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EE2A0A" w14:textId="77777777" w:rsidR="000744D9" w:rsidRPr="00406ADE" w:rsidRDefault="000744D9" w:rsidP="000744D9">
      <w:pPr>
        <w:pStyle w:val="Heading1"/>
        <w:rPr>
          <w:b w:val="0"/>
        </w:rPr>
      </w:pPr>
      <w:r w:rsidRPr="00406ADE">
        <w:t>BAB I</w:t>
      </w:r>
    </w:p>
    <w:p w14:paraId="5ACF96E6" w14:textId="77777777" w:rsidR="000744D9" w:rsidRDefault="000744D9" w:rsidP="000744D9">
      <w:pPr>
        <w:pStyle w:val="ListParagraph"/>
        <w:spacing w:line="360" w:lineRule="auto"/>
        <w:ind w:left="0"/>
        <w:jc w:val="center"/>
        <w:rPr>
          <w:b/>
          <w:bCs/>
        </w:rPr>
      </w:pPr>
      <w:r w:rsidRPr="00406ADE">
        <w:rPr>
          <w:b/>
          <w:bCs/>
        </w:rPr>
        <w:t>PENDAHULUAN</w:t>
      </w:r>
    </w:p>
    <w:p w14:paraId="68DCEA84" w14:textId="77777777" w:rsidR="000744D9" w:rsidRPr="00406ADE" w:rsidRDefault="000744D9" w:rsidP="000744D9">
      <w:pPr>
        <w:pStyle w:val="ListParagraph"/>
        <w:spacing w:line="360" w:lineRule="auto"/>
        <w:ind w:left="0"/>
        <w:jc w:val="center"/>
        <w:rPr>
          <w:b/>
          <w:bCs/>
        </w:rPr>
      </w:pPr>
    </w:p>
    <w:p w14:paraId="7E1DB88B" w14:textId="77777777" w:rsidR="000744D9" w:rsidRPr="00406ADE" w:rsidRDefault="000744D9" w:rsidP="000744D9">
      <w:pPr>
        <w:pStyle w:val="Heading2"/>
        <w:numPr>
          <w:ilvl w:val="0"/>
          <w:numId w:val="4"/>
        </w:numPr>
        <w:spacing w:line="360" w:lineRule="auto"/>
        <w:ind w:left="360"/>
      </w:pPr>
      <w:r w:rsidRPr="00406ADE">
        <w:t xml:space="preserve"> Latar Belakang</w:t>
      </w:r>
    </w:p>
    <w:p w14:paraId="553DB098" w14:textId="77777777" w:rsidR="000744D9" w:rsidRPr="00406ADE" w:rsidRDefault="000744D9" w:rsidP="000744D9">
      <w:pPr>
        <w:pStyle w:val="ListParagraph"/>
        <w:spacing w:line="360" w:lineRule="auto"/>
        <w:ind w:left="360" w:firstLine="360"/>
        <w:jc w:val="both"/>
      </w:pPr>
      <w:r w:rsidRPr="00406ADE">
        <w:t>Tahun 2023, sudah sampai saat ini bencana masih sering terjadi. Menurut Badan Nasional Penanggulangan Bencana (BNPB) melaporkan, terdapat 3.522 bencana alam di Indonesia yang terjadi sepanjang 2022</w:t>
      </w:r>
      <w:r w:rsidRPr="00406ADE">
        <w:fldChar w:fldCharType="begin"/>
      </w:r>
      <w:r>
        <w:instrText xml:space="preserve"> ADDIN ZOTERO_ITEM CSL_CITATION {"citationID":"pyhnwFOk","properties":{"formattedCitation":"[2]","plainCitation":"[2]","noteIndex":0},"citationItems":[{"id":38,"uris":["http://zotero.org/users/local/1zNtcn9M/items/XSMCH4Q9"],"itemData":{"id":38,"type":"article-newspaper","event-place":"Dataindonesia.id","publisher-place":"Dataindonesia.id","title":"BNPB: Indonesia alami 3.522 Bencana Alam Pada 2022","URL":"https://dataindonesia.id/ragam/detail/bnpb-indonesia-alami-3522-bencana-alam-pada-2022","author":[{"family":"Bayu","given":"Dimas"}],"issued":{"date-parts":[["2023"]]}}}],"schema":"https://github.com/citation-style-language/schema/raw/master/csl-citation.json"} </w:instrText>
      </w:r>
      <w:r w:rsidRPr="00406ADE">
        <w:fldChar w:fldCharType="separate"/>
      </w:r>
      <w:r w:rsidRPr="003B69BF">
        <w:t>[2]</w:t>
      </w:r>
      <w:r w:rsidRPr="00406ADE">
        <w:fldChar w:fldCharType="end"/>
      </w:r>
      <w:r w:rsidRPr="00406ADE">
        <w:t xml:space="preserve">. Tidak menutup kemungkinan karena usia bumi sudah sangat cukup lama. Kejadian yang sering terjadi tidak semua itu adalah bencana, karena kebanyakkan juga dari hal yang telah terjadi itu hanya fenomena alam yang terjadi. Pada dasarnya fenomena alam dan bencana adalah dua hal yang berbeda. </w:t>
      </w:r>
    </w:p>
    <w:p w14:paraId="3AAC9A0D" w14:textId="77777777" w:rsidR="000744D9" w:rsidRPr="00406ADE" w:rsidRDefault="000744D9" w:rsidP="000744D9">
      <w:pPr>
        <w:pStyle w:val="ListParagraph"/>
        <w:spacing w:line="360" w:lineRule="auto"/>
        <w:ind w:left="360" w:firstLine="360"/>
        <w:jc w:val="both"/>
      </w:pPr>
      <w:r w:rsidRPr="00406ADE">
        <w:t xml:space="preserve">Fenomena alam merupakan suatu kejadian atau proses yang terjadi di alam yang dapat diamati dan dijelaskan melalui ilmu pengetahuan. Fenomena alam menurut istilah ialah objek presepsi, apa yang diamati, apa yang tampak pada kesadaran kita, atau pengalaman indrawi yang tampak pada panca indra kita atau peristiwa yang dapat diamati yang segala sesuatunya itu diciptakan oleh tuhan bukan oleh manusia </w:t>
      </w:r>
      <w:r w:rsidRPr="00406ADE">
        <w:fldChar w:fldCharType="begin"/>
      </w:r>
      <w:r>
        <w:instrText xml:space="preserve"> ADDIN ZOTERO_ITEM CSL_CITATION {"citationID":"NXsB7oTZ","properties":{"formattedCitation":"[3]","plainCitation":"[3]","noteIndex":0},"citationItems":[{"id":45,"uris":["http://zotero.org/users/local/1zNtcn9M/items/PR3KRU8B"],"itemData":{"id":45,"type":"article-journal","title":"Memahami Kehendak Allah Melalui Fenomena Alam","author":[{"family":"Ulfah","given":"Mariyah"}],"issued":{"date-parts":[["2010"]]}}}],"schema":"https://github.com/citation-style-language/schema/raw/master/csl-citation.json"} </w:instrText>
      </w:r>
      <w:r w:rsidRPr="00406ADE">
        <w:fldChar w:fldCharType="separate"/>
      </w:r>
      <w:r w:rsidRPr="003B69BF">
        <w:t>[3]</w:t>
      </w:r>
      <w:r w:rsidRPr="00406ADE">
        <w:fldChar w:fldCharType="end"/>
      </w:r>
      <w:r w:rsidRPr="00406ADE">
        <w:t>. Fenomena alam dapat meliputi berbagai hal, seperti cuaca, gempa bumi, fenomena astronomi, dan lain sebagainya. Fenomena alam dapat terjadi karena berbagai faktor, seperti perubahan iklim, aktivitas vulkanik, pergerakan lempeng bumi, dan faktor-faktor alami lainnya. Namun disini fenomena alam hanya pada aktivitas yang rutin terjadi di alam. Banyak dari kejadian fenoma alam ini memberikan banyak manfaat bagi manusia seperti menghasilkan sumber daya alam seperti air, mineral, dan energi, serta menciptakan keindahan alam yang menakjubkan dan menjadi daya tarik wisata. Karena itu, pemahaman tentang fenomena alam dan dampaknya sangat penting dalam mengambil kebijakan dan tindakan yang tepat untuk melindungi dan memanfaatkan sumber daya alam secara bijak dan berkelanjutan.</w:t>
      </w:r>
    </w:p>
    <w:p w14:paraId="0A9EAE9B" w14:textId="77777777" w:rsidR="000744D9" w:rsidRPr="00406ADE" w:rsidRDefault="000744D9" w:rsidP="000744D9">
      <w:pPr>
        <w:pStyle w:val="ListParagraph"/>
        <w:spacing w:line="360" w:lineRule="auto"/>
        <w:ind w:left="360" w:firstLine="360"/>
        <w:jc w:val="both"/>
      </w:pPr>
      <w:r w:rsidRPr="00406ADE">
        <w:t xml:space="preserve">Berbeda dengan bencana, bencana memiliki arti yang lain dengan fenomena alam. Menurut Undang-undang Nomor 24 Tahun 2007 tentang Penanggulangan Bencana, bencana adalah peristiwa atau rangkaian peristiwa yang mengancam dan mengganggu kehidupan dan penghidupan masyarakat yang disebabkan, baik oleh faktor alam dan/atau faktor nonalam maupun faktor manusia sehingga mengakibatkan timbulnya korban jiwa manusia, kerusakan lingkungan, kerugian harta benda, dan dampak psikologis </w:t>
      </w:r>
      <w:r w:rsidRPr="00406ADE">
        <w:fldChar w:fldCharType="begin"/>
      </w:r>
      <w:r>
        <w:instrText xml:space="preserve"> ADDIN ZOTERO_ITEM CSL_CITATION {"citationID":"ZwbAvEJ4","properties":{"formattedCitation":"[4]","plainCitation":"[4]","noteIndex":0},"citationItems":[{"id":46,"uris":["http://zotero.org/users/local/1zNtcn9M/items/I8L9RVXQ"],"itemData":{"id":46,"type":"article-journal","title":"Undang-Undang Republik Indonesia Nomor 24 Tahun 2007 Tentang Penanggulangan Bencana"}}],"schema":"https://github.com/citation-style-language/schema/raw/master/csl-citation.json"} </w:instrText>
      </w:r>
      <w:r w:rsidRPr="00406ADE">
        <w:fldChar w:fldCharType="separate"/>
      </w:r>
      <w:r w:rsidRPr="003B69BF">
        <w:t>[4]</w:t>
      </w:r>
      <w:r w:rsidRPr="00406ADE">
        <w:fldChar w:fldCharType="end"/>
      </w:r>
      <w:r w:rsidRPr="00406ADE">
        <w:t xml:space="preserve">. Bencana alam merupakan fenomena alam yang tidak seorang manusiapun mampu memperkirakan kapan terjadinya, walaupun manusia dengan segala pengetahuannya berusaha untuk membaca fenomena alam tersebut </w:t>
      </w:r>
      <w:r w:rsidRPr="00406ADE">
        <w:fldChar w:fldCharType="begin"/>
      </w:r>
      <w:r>
        <w:instrText xml:space="preserve"> ADDIN ZOTERO_ITEM CSL_CITATION {"citationID":"HWt5ikkW","properties":{"formattedCitation":"[5]","plainCitation":"[5]","noteIndex":0},"citationItems":[{"id":47,"uris":["http://zotero.org/users/local/1zNtcn9M/items/UDEAFSTC"],"itemData":{"id":47,"type":"article-journal","journalAbbreviation":"Jurnal Pengabdian pada Masyarakat","page":"21","title":"MENGKONSTRUK PEMAHAMAN MASYARAKAT PEDULI BENCANA ALAM-BANJIR","volume":"29","author":[{"family":"","given":"Emosda"},{"family":"","given":"Lela"},{"family":"","given":"Fadzlul"}],"issued":{"date-parts":[["2014"]]}}}],"schema":"https://github.com/citation-style-language/schema/raw/master/csl-citation.json"} </w:instrText>
      </w:r>
      <w:r w:rsidRPr="00406ADE">
        <w:fldChar w:fldCharType="separate"/>
      </w:r>
      <w:r w:rsidRPr="003B69BF">
        <w:t>[5]</w:t>
      </w:r>
      <w:r w:rsidRPr="00406ADE">
        <w:fldChar w:fldCharType="end"/>
      </w:r>
      <w:r w:rsidRPr="00406ADE">
        <w:t xml:space="preserve">. Bencana juga terjadi secara tiba-tiba atau kadang </w:t>
      </w:r>
      <w:r w:rsidRPr="00406ADE">
        <w:lastRenderedPageBreak/>
        <w:t>muncul secara bertahap. Kebencanaan merujuk pada segala bentuk kejadian atau peristiwa yang dapat menimbulkan kerusakan atau dampak negatif pada manusia, lingkungan, ekonomi, psikologis dan infrastruktur.</w:t>
      </w:r>
    </w:p>
    <w:p w14:paraId="049D2789" w14:textId="77777777" w:rsidR="000744D9" w:rsidRPr="00406ADE" w:rsidRDefault="000744D9" w:rsidP="000744D9">
      <w:pPr>
        <w:pStyle w:val="ListParagraph"/>
        <w:spacing w:line="360" w:lineRule="auto"/>
        <w:ind w:left="360" w:firstLine="360"/>
        <w:jc w:val="both"/>
      </w:pPr>
      <w:r w:rsidRPr="00406ADE">
        <w:t>Banyak sekali dampak yang ditimbulkan dari bencana yang telah terjadi. Karena hal tersebut kehidupan manusia sangat terancam akan adanya bencana yang akan terjadi kembali. Bencana dapat dicegah maupun dikurangi, yaitu dengan peningkatan kapasitas. Peningkatan kapasitas ini bisa dilakukan dengan memberikan pemahaman dan edukasi pada masyarakat terkait bencana. Untuk meminimalisir dampak bencana, perubahan kesadaran masyarakat dapat ditingkatkan melalui pengetahuan yang dimiliki, oleh sebab itu sektor pendidikan memiliki fungsi vital dalam upaya penanggulangan bencana</w:t>
      </w:r>
      <w:r w:rsidRPr="00406ADE">
        <w:fldChar w:fldCharType="begin"/>
      </w:r>
      <w:r>
        <w:instrText xml:space="preserve"> ADDIN ZOTERO_ITEM CSL_CITATION {"citationID":"yw8EzLpV","properties":{"formattedCitation":"[6]","plainCitation":"[6]","noteIndex":0},"citationItems":[{"id":63,"uris":["http://zotero.org/users/local/1zNtcn9M/items/6XHZBGBV"],"itemData":{"id":63,"type":"article-journal","abstract":"Disasters are a phenomenon that is of concern to the public. Disaster events will not discriminate gender, age, ethnicity, religion and place. Often of disaster victims are vulnerable groups of people, such as: children, the elderly and women. Children have higher vulnerable than other groups. Elementary school children are groups that are very vulnerable because of the psychological weakness of students. This study aims to understand the urgency of disaster education for elementary school students. This research is a quantitative research with descriptive statistical analysis techniques. The results of the study show that disaster education is needed in realizing a disaster resilient generation. This is because elementary school students still have a low level of disaster preparedness. Knowledge, disaster preparedness plans, early warning systems and resource mobilization that owned by elementary school students are still below 60 or low category in preparedness disaster. The existence of disaster education will encourage elementary school students to act quickly and accurately in the face of disasters and increase empathy for disaster victims.","language":"id","source":"Zotero","title":"URGENSI PENDIDIKAN KEBENCANAAN BAGI SISWA SEBAGAI UPAYA MEWUJUDKAN GENERASI TANGGUH BENCANA","volume":"28","author":[{"family":"Hafida","given":"Siti Hadiyati Nur"}],"issued":{"date-parts":[["2018"]]}}}],"schema":"https://github.com/citation-style-language/schema/raw/master/csl-citation.json"} </w:instrText>
      </w:r>
      <w:r w:rsidRPr="00406ADE">
        <w:fldChar w:fldCharType="separate"/>
      </w:r>
      <w:r w:rsidRPr="003B69BF">
        <w:t>[6]</w:t>
      </w:r>
      <w:r w:rsidRPr="00406ADE">
        <w:fldChar w:fldCharType="end"/>
      </w:r>
      <w:r w:rsidRPr="00406ADE">
        <w:t>.</w:t>
      </w:r>
    </w:p>
    <w:p w14:paraId="1C02613A" w14:textId="77777777" w:rsidR="000744D9" w:rsidRPr="00406ADE" w:rsidRDefault="000744D9" w:rsidP="000744D9">
      <w:pPr>
        <w:pStyle w:val="ListParagraph"/>
        <w:spacing w:line="360" w:lineRule="auto"/>
        <w:ind w:left="360" w:firstLine="360"/>
        <w:jc w:val="both"/>
      </w:pPr>
      <w:r w:rsidRPr="00406ADE">
        <w:t>Edukasi bertujuan untuk mengembangkan kemampuan, pengetahuan, dan keterampilan seseorang. Edukasi tidak hanya mengacu pada pembelajaran di dalam kelas, tetapi juga dapat dilakukan di luar kelas melalui pengalaman nyata dan interaksi sosial. Proses edukasi dapat dilakukan di berbagai lembaga atau institusi, seperti sekolah, universitas, pusat pelatihan, dan lain sebagainya.</w:t>
      </w:r>
    </w:p>
    <w:p w14:paraId="2258B93A" w14:textId="77777777" w:rsidR="000744D9" w:rsidRPr="00406ADE" w:rsidRDefault="000744D9" w:rsidP="000744D9">
      <w:pPr>
        <w:pStyle w:val="ListParagraph"/>
        <w:spacing w:line="360" w:lineRule="auto"/>
        <w:ind w:left="360" w:firstLine="360"/>
        <w:jc w:val="both"/>
      </w:pPr>
      <w:r w:rsidRPr="00406ADE">
        <w:t>Melihat kondisi masyarakat di Indonesia banyak yang kurang memiliki pemahaman terkait edukasi bencana saat ini, banyak bermunculan lembaga-lembaga filantropi/sosial yang berbondong-bondong membantu masyarakat dalam hal edukasi bencana. Secara istilah, filantropi adalah keikhlasan hati untuk menolong atau memberikan sebagian harta, tenaga, maupun pikiran, secara sukarela untuk kepentingan orang lain</w:t>
      </w:r>
      <w:r w:rsidRPr="00406ADE">
        <w:fldChar w:fldCharType="begin"/>
      </w:r>
      <w:r>
        <w:instrText xml:space="preserve"> ADDIN ZOTERO_ITEM CSL_CITATION {"citationID":"UCBe15xH","properties":{"formattedCitation":"[7]","plainCitation":"[7]","noteIndex":0},"citationItems":[{"id":40,"uris":["http://zotero.org/users/local/1zNtcn9M/items/DY6JGMDS"],"itemData":{"id":40,"type":"article-journal","abstract":"Philanthropy Islam has important role in economic empowerment of ummah. The objective of this paper try to explore how the concept of philanthropy Islam increase economic of ummah. The result show that the existence of philanthropy Islam can become a collective effort to build charity. A justice mechanism of handling and distribution of philanthrophy funds can reduce poverty, social gaps and increase wellbeing of ummah.","issue":"1","language":"id","source":"Zotero","title":"Filantropi Islam Dalam Pemberdayaan Ekonomi Umat","volume":"1","author":[{"family":"Farma","given":"Junia"}],"issued":{"date-parts":[["2021"]]}}}],"schema":"https://github.com/citation-style-language/schema/raw/master/csl-citation.json"} </w:instrText>
      </w:r>
      <w:r w:rsidRPr="00406ADE">
        <w:fldChar w:fldCharType="separate"/>
      </w:r>
      <w:r w:rsidRPr="003B69BF">
        <w:t>[7]</w:t>
      </w:r>
      <w:r w:rsidRPr="00406ADE">
        <w:fldChar w:fldCharType="end"/>
      </w:r>
      <w:r w:rsidRPr="00406ADE">
        <w:t>. Lembaga filantropi ini merupakan organisasi nirlaba yang didirikan dengan tujuan melakukan kegiatan sosial, kemanusiaan, dan amal secara sukarela tanpa tujuan keuntungan. Lembaga filantropi dapat berupa yayasan, lembaga amal, atau organisasi non-pemerintah lainnya.</w:t>
      </w:r>
    </w:p>
    <w:p w14:paraId="40C6A0AA" w14:textId="77777777" w:rsidR="000744D9" w:rsidRPr="00406ADE" w:rsidRDefault="000744D9" w:rsidP="000744D9">
      <w:pPr>
        <w:pStyle w:val="ListParagraph"/>
        <w:spacing w:line="360" w:lineRule="auto"/>
        <w:ind w:left="360" w:firstLine="360"/>
        <w:jc w:val="both"/>
      </w:pPr>
      <w:r w:rsidRPr="00406ADE">
        <w:t xml:space="preserve">Lembaga filantropi yang dituju yaitu Mahasiswa Relawan Siaga Bencana (MAHARESIGANA). Maharesigana merupakan organisasi dibidang kemanusiaan yang memiliki motto “Maharesigana Bergerak Untuk Kemanusiaan”. Untuk mengurangi resiko bencana yang terjadi, Maharesigana melakukan edukasi kebencanaan pada masyarakat umum. Dalam kegiatan mengedukasi masyarakat, banyak konten yang dibutuhkan dalam edukasi kebencanaan. Ada beberapa permasalahan yang dihadapi Maharesigana saat mengedukasi masyarakat. Masih sedikit orang-orang yang bergerak untuk mengedukasi masyarajkat. Banyak dari mereka orang-orang awam yang menyepelekan tentang edukasi kebencanaan. Serta membuat konten yang edukatif, mudah dipahami, dan menarik minat masyarakat. </w:t>
      </w:r>
    </w:p>
    <w:p w14:paraId="1F0E753F" w14:textId="77777777" w:rsidR="000744D9" w:rsidRPr="00406ADE" w:rsidRDefault="000744D9" w:rsidP="000744D9">
      <w:pPr>
        <w:pStyle w:val="ListParagraph"/>
        <w:spacing w:line="360" w:lineRule="auto"/>
        <w:ind w:left="360" w:firstLine="360"/>
        <w:jc w:val="both"/>
      </w:pPr>
      <w:r w:rsidRPr="00406ADE">
        <w:lastRenderedPageBreak/>
        <w:t xml:space="preserve">Maka dari itu, penulis mengembangkan sebuah aplikasi sistem website yang berisi berbagai konten untuk membantu Maharesigana. Akan ada admin untuk menambahkan konten-konten baru sebagai bahan untuk edukasi kebencanaan. Dalam pengembangan aplikasi ini memaikai metode </w:t>
      </w:r>
      <w:r w:rsidRPr="00406ADE">
        <w:rPr>
          <w:i/>
          <w:iCs/>
        </w:rPr>
        <w:t>prototype</w:t>
      </w:r>
      <w:r w:rsidRPr="00406ADE">
        <w:t xml:space="preserve">. Metode </w:t>
      </w:r>
      <w:r w:rsidRPr="00406ADE">
        <w:rPr>
          <w:i/>
          <w:iCs/>
        </w:rPr>
        <w:t>prototype</w:t>
      </w:r>
      <w:r w:rsidRPr="00406ADE">
        <w:t xml:space="preserve"> digunakan karena metode ini dapat menggambarkan gambaran dari sistem yang sebenarnya kepada pengguna. </w:t>
      </w:r>
    </w:p>
    <w:p w14:paraId="08B4C36A" w14:textId="77777777" w:rsidR="000744D9" w:rsidRPr="00406ADE" w:rsidRDefault="000744D9" w:rsidP="000744D9">
      <w:pPr>
        <w:pStyle w:val="ListParagraph"/>
        <w:spacing w:line="360" w:lineRule="auto"/>
        <w:ind w:left="360" w:firstLine="360"/>
        <w:jc w:val="both"/>
      </w:pPr>
      <w:r w:rsidRPr="00406ADE">
        <w:t xml:space="preserve">Pada penelitian sebelumnya terkait pengembangan aplikasi website, banyak dilakukan dengan berbagai metode. Penelitian oleh Widiyanto (2018) menjelaskan perbandingan pengembangan sistem yang menggunakan metode </w:t>
      </w:r>
      <w:r w:rsidRPr="00406ADE">
        <w:rPr>
          <w:i/>
          <w:iCs/>
        </w:rPr>
        <w:t xml:space="preserve">waterfall, Rapid Application Development </w:t>
      </w:r>
      <w:r w:rsidRPr="00406ADE">
        <w:t>(RAD)</w:t>
      </w:r>
      <w:r w:rsidRPr="00406ADE">
        <w:rPr>
          <w:i/>
          <w:iCs/>
        </w:rPr>
        <w:t xml:space="preserve"> </w:t>
      </w:r>
      <w:r w:rsidRPr="00406ADE">
        <w:t xml:space="preserve">dan </w:t>
      </w:r>
      <w:r w:rsidRPr="00406ADE">
        <w:rPr>
          <w:i/>
          <w:iCs/>
        </w:rPr>
        <w:t xml:space="preserve">prototype. </w:t>
      </w:r>
      <w:r w:rsidRPr="00406ADE">
        <w:t xml:space="preserve">Pada metode </w:t>
      </w:r>
      <w:r w:rsidRPr="00406ADE">
        <w:rPr>
          <w:i/>
          <w:iCs/>
        </w:rPr>
        <w:t xml:space="preserve">waterfall </w:t>
      </w:r>
      <w:r w:rsidRPr="00406ADE">
        <w:t xml:space="preserve">terjadinya pembagian proyek menjadi tahap tahap yang tidak fleksibel, karena komitmen harus dilakukan pada tahap awal proses. Pada metode RAD membutuhkan tenaga kerja yang banyak untuk menyelesaikan sebuah proyek dalam skala besar. Sedangkan pada </w:t>
      </w:r>
      <w:r w:rsidRPr="00406ADE">
        <w:rPr>
          <w:i/>
          <w:iCs/>
        </w:rPr>
        <w:t xml:space="preserve">prototype </w:t>
      </w:r>
      <w:r w:rsidRPr="00406ADE">
        <w:t>Adanya komunikasi yang baik antara pengembang dan pelanggan. Metode-metode yang dianalisa mempunyai kelebihan dan kekurangannya masing masing sehingga tidak dapat ditentukan mana yang lebih baik</w:t>
      </w:r>
      <w:r w:rsidRPr="00406ADE">
        <w:fldChar w:fldCharType="begin"/>
      </w:r>
      <w:r>
        <w:instrText xml:space="preserve"> ADDIN ZOTERO_ITEM CSL_CITATION {"citationID":"3UyZyyJO","properties":{"formattedCitation":"[8]","plainCitation":"[8]","noteIndex":0},"citationItems":[{"id":61,"uris":["http://zotero.org/users/local/1zNtcn9M/items/5QWPZTYR"],"itemData":{"id":61,"type":"article-journal","language":"id","source":"Zotero","title":"ANALISA METODOLOGI PENGEMBANGAN SISTEM DENGAN PERBANDINGAN MODEL PERANGKAT LUNAK SISTEM INFORMASI KEPEGAWAIAN MENGGUNAKAN WATERFALL DEVELOPMENT MODEL, MODEL PROTOTYPE, DAN MODEL RAPID APPLICATION DEVELOPMENT (RAD)","volume":"4","author":[{"family":"Widiyanto","given":"Wahyu Wijaya"}],"issued":{"date-parts":[["2018"]]}}}],"schema":"https://github.com/citation-style-language/schema/raw/master/csl-citation.json"} </w:instrText>
      </w:r>
      <w:r w:rsidRPr="00406ADE">
        <w:fldChar w:fldCharType="separate"/>
      </w:r>
      <w:r w:rsidRPr="003B69BF">
        <w:t>[8]</w:t>
      </w:r>
      <w:r w:rsidRPr="00406ADE">
        <w:fldChar w:fldCharType="end"/>
      </w:r>
      <w:r w:rsidRPr="00406ADE">
        <w:t>.</w:t>
      </w:r>
    </w:p>
    <w:p w14:paraId="19B95E9A" w14:textId="77777777" w:rsidR="000744D9" w:rsidRPr="00406ADE" w:rsidRDefault="000744D9" w:rsidP="000744D9">
      <w:pPr>
        <w:pStyle w:val="ListParagraph"/>
        <w:spacing w:line="360" w:lineRule="auto"/>
        <w:ind w:left="360" w:firstLine="360"/>
        <w:jc w:val="both"/>
      </w:pPr>
      <w:r w:rsidRPr="00406ADE">
        <w:t xml:space="preserve">Oleh karena itu, penulis membuat dan mengembangkan sebuah sistem berbasis website yang dapat digunakan Maharesigana dalam memaksimalkan kegiatannya dalam mengedukasi masyarakat terkait bencana. Edukasi ini bertujuan untuk menambah pemahaman pada masyarakat mengingat minimnya pemahaman mereka pada bencana. Hal ini sebagai bentuk peningkatan kapasitas untuk mengurangi resiko terjadinya bencana. Dalam pengembangannya nanti penulis akan menggunakan metode </w:t>
      </w:r>
      <w:r w:rsidRPr="00406ADE">
        <w:rPr>
          <w:i/>
          <w:iCs/>
        </w:rPr>
        <w:t xml:space="preserve">prototype. </w:t>
      </w:r>
      <w:r w:rsidRPr="00406ADE">
        <w:t>Dengan waktu yang lebih hemat serta memberikan komunikasi yang baik antara pengembang dan pelanggan akan sangat akan sangat cocok dalam pengembangan sistem ini.</w:t>
      </w:r>
    </w:p>
    <w:p w14:paraId="776EEA0C" w14:textId="77777777" w:rsidR="000744D9" w:rsidRPr="00406ADE" w:rsidRDefault="000744D9" w:rsidP="000744D9">
      <w:pPr>
        <w:pStyle w:val="Heading2"/>
        <w:numPr>
          <w:ilvl w:val="0"/>
          <w:numId w:val="4"/>
        </w:numPr>
        <w:spacing w:line="360" w:lineRule="auto"/>
        <w:ind w:left="360"/>
      </w:pPr>
      <w:r w:rsidRPr="00406ADE">
        <w:t xml:space="preserve"> Rumusan Masalah</w:t>
      </w:r>
    </w:p>
    <w:p w14:paraId="7515BFB9" w14:textId="77777777" w:rsidR="000744D9" w:rsidRPr="00406ADE" w:rsidRDefault="000744D9" w:rsidP="000744D9">
      <w:pPr>
        <w:spacing w:line="360" w:lineRule="auto"/>
        <w:ind w:left="360" w:firstLine="360"/>
        <w:jc w:val="both"/>
      </w:pPr>
      <w:r w:rsidRPr="00406ADE">
        <w:t xml:space="preserve">Berdasarkan penjelasan dari latar belakang yang diberikan diatas, perumusan masalah adalah sebagai </w:t>
      </w:r>
      <w:proofErr w:type="gramStart"/>
      <w:r w:rsidRPr="00406ADE">
        <w:t>berikut :</w:t>
      </w:r>
      <w:proofErr w:type="gramEnd"/>
    </w:p>
    <w:p w14:paraId="5E6915AA" w14:textId="77777777" w:rsidR="000744D9" w:rsidRPr="00406ADE" w:rsidRDefault="000744D9" w:rsidP="000744D9">
      <w:pPr>
        <w:pStyle w:val="ListParagraph"/>
        <w:numPr>
          <w:ilvl w:val="2"/>
          <w:numId w:val="1"/>
        </w:numPr>
        <w:spacing w:line="360" w:lineRule="auto"/>
        <w:jc w:val="both"/>
      </w:pPr>
      <w:r w:rsidRPr="00406ADE">
        <w:t xml:space="preserve">Bagaimana melakukan perancangan dan pengembangan sistem edukasi kebencanaan pada lembaga filantropi berbasis </w:t>
      </w:r>
      <w:r w:rsidRPr="00770709">
        <w:rPr>
          <w:i/>
          <w:iCs/>
        </w:rPr>
        <w:t>website</w:t>
      </w:r>
      <w:r w:rsidRPr="00406ADE">
        <w:t>?</w:t>
      </w:r>
    </w:p>
    <w:p w14:paraId="00710589" w14:textId="77777777" w:rsidR="000744D9" w:rsidRPr="00406ADE" w:rsidRDefault="000744D9" w:rsidP="000744D9">
      <w:pPr>
        <w:pStyle w:val="ListParagraph"/>
        <w:numPr>
          <w:ilvl w:val="2"/>
          <w:numId w:val="1"/>
        </w:numPr>
        <w:spacing w:line="360" w:lineRule="auto"/>
        <w:jc w:val="both"/>
      </w:pPr>
      <w:r w:rsidRPr="00406ADE">
        <w:t xml:space="preserve">Bagaimana mengembangkan pengembangan sistem edukasi kebencanaan pada lembaga filantropi berbasis </w:t>
      </w:r>
      <w:r w:rsidRPr="00770709">
        <w:rPr>
          <w:i/>
          <w:iCs/>
        </w:rPr>
        <w:t>website</w:t>
      </w:r>
      <w:r w:rsidRPr="00406ADE">
        <w:t xml:space="preserve"> dengan metode </w:t>
      </w:r>
      <w:r w:rsidRPr="00406ADE">
        <w:rPr>
          <w:i/>
          <w:iCs/>
        </w:rPr>
        <w:t>prototype</w:t>
      </w:r>
      <w:r w:rsidRPr="00406ADE">
        <w:t>?</w:t>
      </w:r>
    </w:p>
    <w:p w14:paraId="0AEE0608" w14:textId="77777777" w:rsidR="000744D9" w:rsidRPr="00406ADE" w:rsidRDefault="000744D9" w:rsidP="000744D9">
      <w:pPr>
        <w:pStyle w:val="ListParagraph"/>
        <w:numPr>
          <w:ilvl w:val="2"/>
          <w:numId w:val="1"/>
        </w:numPr>
        <w:spacing w:line="360" w:lineRule="auto"/>
        <w:jc w:val="both"/>
      </w:pPr>
      <w:r w:rsidRPr="00406ADE">
        <w:t xml:space="preserve">Bagaimana melakukan pengujian terhadap sistem edukasi kebencanaan pada lembaga filantropi berbasis </w:t>
      </w:r>
      <w:r w:rsidRPr="00CE090B">
        <w:rPr>
          <w:i/>
          <w:iCs/>
        </w:rPr>
        <w:t>website</w:t>
      </w:r>
      <w:r w:rsidRPr="00406ADE">
        <w:t xml:space="preserve"> setelah proses pengembangannya selesai?</w:t>
      </w:r>
    </w:p>
    <w:p w14:paraId="686A094B" w14:textId="77777777" w:rsidR="000744D9" w:rsidRPr="00406ADE" w:rsidRDefault="000744D9" w:rsidP="000744D9">
      <w:pPr>
        <w:pStyle w:val="ListParagraph"/>
        <w:numPr>
          <w:ilvl w:val="2"/>
          <w:numId w:val="1"/>
        </w:numPr>
        <w:spacing w:line="360" w:lineRule="auto"/>
        <w:jc w:val="both"/>
      </w:pPr>
      <w:r w:rsidRPr="00406ADE">
        <w:lastRenderedPageBreak/>
        <w:t xml:space="preserve">Bagaimana melakukan pengujian terhadap pemahaman kebencanaan pada masyarakat setelah memahami sistem edukasi kebencanaan berbasis </w:t>
      </w:r>
      <w:r w:rsidRPr="00CE090B">
        <w:rPr>
          <w:i/>
          <w:iCs/>
        </w:rPr>
        <w:t>website</w:t>
      </w:r>
      <w:r w:rsidRPr="00406ADE">
        <w:t xml:space="preserve"> </w:t>
      </w:r>
      <w:proofErr w:type="gramStart"/>
      <w:r w:rsidRPr="00406ADE">
        <w:t>tersebut ?</w:t>
      </w:r>
      <w:proofErr w:type="gramEnd"/>
    </w:p>
    <w:p w14:paraId="46F363EA" w14:textId="77777777" w:rsidR="000744D9" w:rsidRPr="00406ADE" w:rsidRDefault="000744D9" w:rsidP="000744D9">
      <w:pPr>
        <w:pStyle w:val="Heading2"/>
        <w:numPr>
          <w:ilvl w:val="0"/>
          <w:numId w:val="4"/>
        </w:numPr>
        <w:spacing w:line="360" w:lineRule="auto"/>
        <w:ind w:left="360"/>
      </w:pPr>
      <w:r w:rsidRPr="00406ADE">
        <w:t xml:space="preserve"> Tujuan Penelitian</w:t>
      </w:r>
    </w:p>
    <w:p w14:paraId="024CEC1E" w14:textId="77777777" w:rsidR="000744D9" w:rsidRPr="00406ADE" w:rsidRDefault="000744D9" w:rsidP="000744D9">
      <w:pPr>
        <w:spacing w:line="360" w:lineRule="auto"/>
        <w:ind w:left="360" w:firstLine="360"/>
        <w:jc w:val="both"/>
      </w:pPr>
      <w:r w:rsidRPr="00406ADE">
        <w:t xml:space="preserve">Berdasarkan pada permasalahan yang telah diuraikan pada rumusan masalah diatas, maka tujuan penelitian sebagai </w:t>
      </w:r>
      <w:proofErr w:type="gramStart"/>
      <w:r w:rsidRPr="00406ADE">
        <w:t>berikut :</w:t>
      </w:r>
      <w:proofErr w:type="gramEnd"/>
      <w:r w:rsidRPr="00406ADE">
        <w:t xml:space="preserve">  </w:t>
      </w:r>
    </w:p>
    <w:p w14:paraId="5C0AE1C9" w14:textId="77777777" w:rsidR="000744D9" w:rsidRPr="00406ADE" w:rsidRDefault="000744D9" w:rsidP="000744D9">
      <w:pPr>
        <w:pStyle w:val="ListParagraph"/>
        <w:numPr>
          <w:ilvl w:val="0"/>
          <w:numId w:val="2"/>
        </w:numPr>
        <w:spacing w:line="360" w:lineRule="auto"/>
        <w:ind w:left="1080"/>
        <w:jc w:val="both"/>
      </w:pPr>
      <w:r w:rsidRPr="00406ADE">
        <w:t xml:space="preserve">Pengembangan </w:t>
      </w:r>
      <w:r w:rsidRPr="00CE090B">
        <w:rPr>
          <w:i/>
          <w:iCs/>
        </w:rPr>
        <w:t>website</w:t>
      </w:r>
      <w:r w:rsidRPr="00406ADE">
        <w:t xml:space="preserve"> edukasi </w:t>
      </w:r>
      <w:proofErr w:type="gramStart"/>
      <w:r w:rsidRPr="00406ADE">
        <w:t>kebencanaan  untuk</w:t>
      </w:r>
      <w:proofErr w:type="gramEnd"/>
      <w:r w:rsidRPr="00406ADE">
        <w:t xml:space="preserve"> lembaga filantropi</w:t>
      </w:r>
    </w:p>
    <w:p w14:paraId="2884C047" w14:textId="77777777" w:rsidR="000744D9" w:rsidRPr="00406ADE" w:rsidRDefault="000744D9" w:rsidP="000744D9">
      <w:pPr>
        <w:pStyle w:val="ListParagraph"/>
        <w:numPr>
          <w:ilvl w:val="0"/>
          <w:numId w:val="2"/>
        </w:numPr>
        <w:spacing w:line="360" w:lineRule="auto"/>
        <w:ind w:left="1080"/>
        <w:jc w:val="both"/>
      </w:pPr>
      <w:r w:rsidRPr="00406ADE">
        <w:t xml:space="preserve">Edukasi pengenalan tentang kebencanaan pada masyarakat dengan pengembangan </w:t>
      </w:r>
      <w:r w:rsidRPr="00CE090B">
        <w:rPr>
          <w:i/>
          <w:iCs/>
        </w:rPr>
        <w:t>website</w:t>
      </w:r>
      <w:r w:rsidRPr="00406ADE">
        <w:t>.</w:t>
      </w:r>
    </w:p>
    <w:p w14:paraId="07D12FA0" w14:textId="77777777" w:rsidR="000744D9" w:rsidRPr="00406ADE" w:rsidRDefault="000744D9" w:rsidP="000744D9">
      <w:pPr>
        <w:pStyle w:val="Heading2"/>
        <w:numPr>
          <w:ilvl w:val="0"/>
          <w:numId w:val="4"/>
        </w:numPr>
        <w:spacing w:line="360" w:lineRule="auto"/>
        <w:ind w:left="360"/>
      </w:pPr>
      <w:r w:rsidRPr="00406ADE">
        <w:t xml:space="preserve"> Cakupan Masalah</w:t>
      </w:r>
    </w:p>
    <w:p w14:paraId="7F1CB9B4" w14:textId="77777777" w:rsidR="000744D9" w:rsidRPr="00406ADE" w:rsidRDefault="000744D9" w:rsidP="000744D9">
      <w:pPr>
        <w:spacing w:line="360" w:lineRule="auto"/>
        <w:ind w:left="360" w:firstLine="360"/>
        <w:jc w:val="both"/>
      </w:pPr>
      <w:r w:rsidRPr="00406ADE">
        <w:t xml:space="preserve">Cakupan masalah perlu ditetapkan agar penelitian yang sedang berjalan tidak keluar dari topik pembahasan, maka cakupan atau batasan masalah dari penelitian ini adalah sebagai </w:t>
      </w:r>
      <w:proofErr w:type="gramStart"/>
      <w:r w:rsidRPr="00406ADE">
        <w:t>berikut :</w:t>
      </w:r>
      <w:proofErr w:type="gramEnd"/>
      <w:r w:rsidRPr="00406ADE">
        <w:t xml:space="preserve">  </w:t>
      </w:r>
    </w:p>
    <w:p w14:paraId="0C0D3185" w14:textId="77777777" w:rsidR="000744D9" w:rsidRPr="00406ADE" w:rsidRDefault="000744D9" w:rsidP="000744D9">
      <w:pPr>
        <w:pStyle w:val="ListParagraph"/>
        <w:numPr>
          <w:ilvl w:val="0"/>
          <w:numId w:val="3"/>
        </w:numPr>
        <w:spacing w:line="360" w:lineRule="auto"/>
        <w:ind w:left="1080"/>
        <w:jc w:val="both"/>
      </w:pPr>
      <w:r w:rsidRPr="00406ADE">
        <w:t>Edukasi yang diberikan terkait dari kebencanaan</w:t>
      </w:r>
    </w:p>
    <w:p w14:paraId="713169FE" w14:textId="77777777" w:rsidR="000744D9" w:rsidRPr="00406ADE" w:rsidRDefault="000744D9" w:rsidP="000744D9">
      <w:pPr>
        <w:pStyle w:val="ListParagraph"/>
        <w:numPr>
          <w:ilvl w:val="0"/>
          <w:numId w:val="3"/>
        </w:numPr>
        <w:spacing w:line="360" w:lineRule="auto"/>
        <w:ind w:left="1080"/>
        <w:jc w:val="both"/>
      </w:pPr>
      <w:r w:rsidRPr="00406ADE">
        <w:t xml:space="preserve">Bahasa pemrograman HTML, CSS, JS dan </w:t>
      </w:r>
      <w:r w:rsidRPr="00CE090B">
        <w:rPr>
          <w:i/>
          <w:iCs/>
        </w:rPr>
        <w:t>database</w:t>
      </w:r>
      <w:r w:rsidRPr="00406ADE">
        <w:t xml:space="preserve"> MySQ</w:t>
      </w:r>
      <w:r>
        <w:t>L</w:t>
      </w:r>
    </w:p>
    <w:p w14:paraId="0FBC3BB3" w14:textId="77777777" w:rsidR="000744D9" w:rsidRPr="00406ADE" w:rsidRDefault="000744D9" w:rsidP="000744D9">
      <w:pPr>
        <w:pStyle w:val="ListParagraph"/>
        <w:numPr>
          <w:ilvl w:val="0"/>
          <w:numId w:val="3"/>
        </w:numPr>
        <w:spacing w:line="360" w:lineRule="auto"/>
        <w:ind w:left="1080"/>
        <w:jc w:val="both"/>
      </w:pPr>
      <w:r w:rsidRPr="00406ADE">
        <w:t>Sistem informasi yang dikembangkan berbasis</w:t>
      </w:r>
      <w:r w:rsidRPr="00CE090B">
        <w:rPr>
          <w:i/>
          <w:iCs/>
        </w:rPr>
        <w:t xml:space="preserve"> website</w:t>
      </w:r>
    </w:p>
    <w:p w14:paraId="49E16E06" w14:textId="378DF49E" w:rsidR="001D1605" w:rsidRPr="00A0406F" w:rsidRDefault="001D1605" w:rsidP="000744D9"/>
    <w:sectPr w:rsidR="001D1605" w:rsidRPr="00A0406F" w:rsidSect="00A0406F">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77BEC"/>
    <w:multiLevelType w:val="hybridMultilevel"/>
    <w:tmpl w:val="1A5C99A8"/>
    <w:lvl w:ilvl="0" w:tplc="341463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297268"/>
    <w:multiLevelType w:val="multilevel"/>
    <w:tmpl w:val="BE820654"/>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A7E228F"/>
    <w:multiLevelType w:val="hybridMultilevel"/>
    <w:tmpl w:val="FFAC26E8"/>
    <w:lvl w:ilvl="0" w:tplc="2230D556">
      <w:start w:val="1"/>
      <w:numFmt w:val="decimal"/>
      <w:lvlText w:val="4.3.%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AEE7BFE"/>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FD0406"/>
    <w:multiLevelType w:val="hybridMultilevel"/>
    <w:tmpl w:val="052E1078"/>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 w15:restartNumberingAfterBreak="0">
    <w:nsid w:val="0FD63C88"/>
    <w:multiLevelType w:val="hybridMultilevel"/>
    <w:tmpl w:val="E5CA10AC"/>
    <w:lvl w:ilvl="0" w:tplc="30EC38F0">
      <w:start w:val="1"/>
      <w:numFmt w:val="decimal"/>
      <w:lvlText w:val="4.2.%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1B6533BE"/>
    <w:multiLevelType w:val="hybridMultilevel"/>
    <w:tmpl w:val="5B7C0EC0"/>
    <w:lvl w:ilvl="0" w:tplc="3670C86E">
      <w:start w:val="1"/>
      <w:numFmt w:val="decimal"/>
      <w:lvlText w:val="3.2.%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7" w15:restartNumberingAfterBreak="0">
    <w:nsid w:val="1E6428C2"/>
    <w:multiLevelType w:val="hybridMultilevel"/>
    <w:tmpl w:val="E6169D98"/>
    <w:lvl w:ilvl="0" w:tplc="3FCC01B4">
      <w:start w:val="1"/>
      <w:numFmt w:val="decimal"/>
      <w:lvlText w:val="3.5.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213114A3"/>
    <w:multiLevelType w:val="hybridMultilevel"/>
    <w:tmpl w:val="BCCA10D2"/>
    <w:lvl w:ilvl="0" w:tplc="55CCCE4C">
      <w:start w:val="1"/>
      <w:numFmt w:val="decimal"/>
      <w:lvlText w:val="3.5.2.%1."/>
      <w:lvlJc w:val="left"/>
      <w:pPr>
        <w:ind w:left="1440" w:hanging="360"/>
      </w:pPr>
      <w:rPr>
        <w:rFonts w:hint="default"/>
      </w:rPr>
    </w:lvl>
    <w:lvl w:ilvl="1" w:tplc="55CCCE4C">
      <w:start w:val="1"/>
      <w:numFmt w:val="decimal"/>
      <w:lvlText w:val="3.5.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0A086F"/>
    <w:multiLevelType w:val="hybridMultilevel"/>
    <w:tmpl w:val="81C6FAEA"/>
    <w:lvl w:ilvl="0" w:tplc="6550480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E9313E"/>
    <w:multiLevelType w:val="hybridMultilevel"/>
    <w:tmpl w:val="89CE45CE"/>
    <w:lvl w:ilvl="0" w:tplc="86BE91D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5940BE"/>
    <w:multiLevelType w:val="hybridMultilevel"/>
    <w:tmpl w:val="087A9794"/>
    <w:lvl w:ilvl="0" w:tplc="6F7C843E">
      <w:start w:val="1"/>
      <w:numFmt w:val="decimal"/>
      <w:lvlText w:val="3.5.%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33D40B26"/>
    <w:multiLevelType w:val="hybridMultilevel"/>
    <w:tmpl w:val="F2D4729C"/>
    <w:lvl w:ilvl="0" w:tplc="30EC38F0">
      <w:start w:val="1"/>
      <w:numFmt w:val="decimal"/>
      <w:lvlText w:val="4.2.%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5775596"/>
    <w:multiLevelType w:val="hybridMultilevel"/>
    <w:tmpl w:val="27FC68BA"/>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CF666A8"/>
    <w:multiLevelType w:val="hybridMultilevel"/>
    <w:tmpl w:val="93E08C46"/>
    <w:lvl w:ilvl="0" w:tplc="A1FAA3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693403"/>
    <w:multiLevelType w:val="hybridMultilevel"/>
    <w:tmpl w:val="F614E6DA"/>
    <w:lvl w:ilvl="0" w:tplc="04090019">
      <w:start w:val="1"/>
      <w:numFmt w:val="lowerLetter"/>
      <w:lvlText w:val="%1."/>
      <w:lvlJc w:val="left"/>
      <w:pPr>
        <w:ind w:left="2520" w:hanging="360"/>
      </w:p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16" w15:restartNumberingAfterBreak="0">
    <w:nsid w:val="3D885AEE"/>
    <w:multiLevelType w:val="hybridMultilevel"/>
    <w:tmpl w:val="0CC2DC10"/>
    <w:lvl w:ilvl="0" w:tplc="AE4C1BEA">
      <w:start w:val="1"/>
      <w:numFmt w:val="decimal"/>
      <w:lvlText w:val="3.5.%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9C2D38"/>
    <w:multiLevelType w:val="hybridMultilevel"/>
    <w:tmpl w:val="15CA3C94"/>
    <w:lvl w:ilvl="0" w:tplc="BF023FDE">
      <w:start w:val="1"/>
      <w:numFmt w:val="decimal"/>
      <w:lvlText w:val="3.4.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46265980"/>
    <w:multiLevelType w:val="hybridMultilevel"/>
    <w:tmpl w:val="B8B8E5E2"/>
    <w:lvl w:ilvl="0" w:tplc="341463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CC4651"/>
    <w:multiLevelType w:val="hybridMultilevel"/>
    <w:tmpl w:val="AA1096D4"/>
    <w:lvl w:ilvl="0" w:tplc="DCC05E34">
      <w:start w:val="1"/>
      <w:numFmt w:val="decimal"/>
      <w:lvlText w:val="3.4.2.%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C274C8"/>
    <w:multiLevelType w:val="hybridMultilevel"/>
    <w:tmpl w:val="F7BEF89E"/>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49BC641E"/>
    <w:multiLevelType w:val="hybridMultilevel"/>
    <w:tmpl w:val="5DBA2C36"/>
    <w:lvl w:ilvl="0" w:tplc="04090001">
      <w:start w:val="1"/>
      <w:numFmt w:val="bullet"/>
      <w:lvlText w:val=""/>
      <w:lvlJc w:val="left"/>
      <w:pPr>
        <w:ind w:left="2700" w:hanging="360"/>
      </w:pPr>
      <w:rPr>
        <w:rFonts w:ascii="Symbol" w:hAnsi="Symbol" w:hint="default"/>
      </w:rPr>
    </w:lvl>
    <w:lvl w:ilvl="1" w:tplc="04090003" w:tentative="1">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abstractNum w:abstractNumId="22" w15:restartNumberingAfterBreak="0">
    <w:nsid w:val="53246039"/>
    <w:multiLevelType w:val="multilevel"/>
    <w:tmpl w:val="70525B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79540D5"/>
    <w:multiLevelType w:val="hybridMultilevel"/>
    <w:tmpl w:val="AE685C3A"/>
    <w:lvl w:ilvl="0" w:tplc="04090015">
      <w:start w:val="1"/>
      <w:numFmt w:val="upp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15:restartNumberingAfterBreak="0">
    <w:nsid w:val="59FE1F87"/>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A037939"/>
    <w:multiLevelType w:val="hybridMultilevel"/>
    <w:tmpl w:val="866445FE"/>
    <w:lvl w:ilvl="0" w:tplc="71AAE4D8">
      <w:start w:val="1"/>
      <w:numFmt w:val="decimal"/>
      <w:lvlText w:val="3.4.%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DED15F6"/>
    <w:multiLevelType w:val="hybridMultilevel"/>
    <w:tmpl w:val="7F78A48A"/>
    <w:lvl w:ilvl="0" w:tplc="2230D556">
      <w:start w:val="1"/>
      <w:numFmt w:val="decimal"/>
      <w:lvlText w:val="4.3.%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7" w15:restartNumberingAfterBreak="0">
    <w:nsid w:val="5F185B19"/>
    <w:multiLevelType w:val="hybridMultilevel"/>
    <w:tmpl w:val="1B364A04"/>
    <w:lvl w:ilvl="0" w:tplc="E6D2A43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637C85"/>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8593A5B"/>
    <w:multiLevelType w:val="hybridMultilevel"/>
    <w:tmpl w:val="B7920862"/>
    <w:lvl w:ilvl="0" w:tplc="8AE601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B443221"/>
    <w:multiLevelType w:val="hybridMultilevel"/>
    <w:tmpl w:val="0AD02EEE"/>
    <w:lvl w:ilvl="0" w:tplc="3670C86E">
      <w:start w:val="1"/>
      <w:numFmt w:val="decimal"/>
      <w:lvlText w:val="3.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7B7457F9"/>
    <w:multiLevelType w:val="hybridMultilevel"/>
    <w:tmpl w:val="AF10A07C"/>
    <w:lvl w:ilvl="0" w:tplc="3CAE40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7917E3"/>
    <w:multiLevelType w:val="hybridMultilevel"/>
    <w:tmpl w:val="0674EBDE"/>
    <w:lvl w:ilvl="0" w:tplc="551CA46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84052531">
    <w:abstractNumId w:val="3"/>
  </w:num>
  <w:num w:numId="2" w16cid:durableId="1358189756">
    <w:abstractNumId w:val="28"/>
  </w:num>
  <w:num w:numId="3" w16cid:durableId="1690716790">
    <w:abstractNumId w:val="24"/>
  </w:num>
  <w:num w:numId="4" w16cid:durableId="1523931931">
    <w:abstractNumId w:val="10"/>
  </w:num>
  <w:num w:numId="5" w16cid:durableId="1778719012">
    <w:abstractNumId w:val="29"/>
  </w:num>
  <w:num w:numId="6" w16cid:durableId="555094714">
    <w:abstractNumId w:val="13"/>
  </w:num>
  <w:num w:numId="7" w16cid:durableId="428426850">
    <w:abstractNumId w:val="9"/>
  </w:num>
  <w:num w:numId="8" w16cid:durableId="1695380156">
    <w:abstractNumId w:val="30"/>
  </w:num>
  <w:num w:numId="9" w16cid:durableId="1785028760">
    <w:abstractNumId w:val="31"/>
  </w:num>
  <w:num w:numId="10" w16cid:durableId="1964339185">
    <w:abstractNumId w:val="23"/>
  </w:num>
  <w:num w:numId="11" w16cid:durableId="779842252">
    <w:abstractNumId w:val="21"/>
  </w:num>
  <w:num w:numId="12" w16cid:durableId="1452700203">
    <w:abstractNumId w:val="4"/>
  </w:num>
  <w:num w:numId="13" w16cid:durableId="566843503">
    <w:abstractNumId w:val="17"/>
  </w:num>
  <w:num w:numId="14" w16cid:durableId="1492058640">
    <w:abstractNumId w:val="11"/>
  </w:num>
  <w:num w:numId="15" w16cid:durableId="1402173888">
    <w:abstractNumId w:val="7"/>
  </w:num>
  <w:num w:numId="16" w16cid:durableId="365759538">
    <w:abstractNumId w:val="32"/>
  </w:num>
  <w:num w:numId="17" w16cid:durableId="521018247">
    <w:abstractNumId w:val="12"/>
  </w:num>
  <w:num w:numId="18" w16cid:durableId="1403992754">
    <w:abstractNumId w:val="1"/>
  </w:num>
  <w:num w:numId="19" w16cid:durableId="2119133558">
    <w:abstractNumId w:val="2"/>
  </w:num>
  <w:num w:numId="20" w16cid:durableId="438795829">
    <w:abstractNumId w:val="20"/>
  </w:num>
  <w:num w:numId="21" w16cid:durableId="309600383">
    <w:abstractNumId w:val="15"/>
  </w:num>
  <w:num w:numId="22" w16cid:durableId="1403605949">
    <w:abstractNumId w:val="14"/>
  </w:num>
  <w:num w:numId="23" w16cid:durableId="774130209">
    <w:abstractNumId w:val="22"/>
  </w:num>
  <w:num w:numId="24" w16cid:durableId="107048391">
    <w:abstractNumId w:val="27"/>
  </w:num>
  <w:num w:numId="25" w16cid:durableId="1026061599">
    <w:abstractNumId w:val="0"/>
  </w:num>
  <w:num w:numId="26" w16cid:durableId="105580913">
    <w:abstractNumId w:val="6"/>
  </w:num>
  <w:num w:numId="27" w16cid:durableId="1485194492">
    <w:abstractNumId w:val="18"/>
  </w:num>
  <w:num w:numId="28" w16cid:durableId="840316452">
    <w:abstractNumId w:val="25"/>
  </w:num>
  <w:num w:numId="29" w16cid:durableId="1194348688">
    <w:abstractNumId w:val="19"/>
  </w:num>
  <w:num w:numId="30" w16cid:durableId="1856649598">
    <w:abstractNumId w:val="16"/>
  </w:num>
  <w:num w:numId="31" w16cid:durableId="1679037437">
    <w:abstractNumId w:val="8"/>
  </w:num>
  <w:num w:numId="32" w16cid:durableId="2125418546">
    <w:abstractNumId w:val="5"/>
  </w:num>
  <w:num w:numId="33" w16cid:durableId="117869170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406F"/>
    <w:rsid w:val="000744D9"/>
    <w:rsid w:val="001D1605"/>
    <w:rsid w:val="00314A3C"/>
    <w:rsid w:val="003B3C5A"/>
    <w:rsid w:val="00470035"/>
    <w:rsid w:val="00551E5C"/>
    <w:rsid w:val="008F0EDC"/>
    <w:rsid w:val="008F259E"/>
    <w:rsid w:val="00A0406F"/>
    <w:rsid w:val="00F6036B"/>
    <w:rsid w:val="00FA7D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43352D"/>
  <w15:chartTrackingRefBased/>
  <w15:docId w15:val="{6CBE7B8E-F10E-4F57-A4DD-AAC023884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06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A0406F"/>
    <w:pPr>
      <w:keepNext/>
      <w:keepLines/>
      <w:spacing w:before="240" w:line="36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0406F"/>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406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A0406F"/>
    <w:rPr>
      <w:rFonts w:ascii="Times New Roman" w:eastAsiaTheme="majorEastAsia" w:hAnsi="Times New Roman" w:cstheme="majorBidi"/>
      <w:b/>
      <w:sz w:val="24"/>
      <w:szCs w:val="26"/>
    </w:rPr>
  </w:style>
  <w:style w:type="paragraph" w:styleId="ListParagraph">
    <w:name w:val="List Paragraph"/>
    <w:basedOn w:val="Normal"/>
    <w:qFormat/>
    <w:rsid w:val="00A0406F"/>
    <w:pPr>
      <w:ind w:left="720"/>
      <w:contextualSpacing/>
    </w:pPr>
  </w:style>
  <w:style w:type="paragraph" w:styleId="Caption">
    <w:name w:val="caption"/>
    <w:basedOn w:val="Normal"/>
    <w:next w:val="Normal"/>
    <w:uiPriority w:val="35"/>
    <w:unhideWhenUsed/>
    <w:qFormat/>
    <w:rsid w:val="00A0406F"/>
    <w:pPr>
      <w:spacing w:after="200"/>
    </w:pPr>
    <w:rPr>
      <w:i/>
      <w:iCs/>
      <w:color w:val="44546A"/>
      <w:sz w:val="18"/>
      <w:szCs w:val="18"/>
    </w:rPr>
  </w:style>
  <w:style w:type="paragraph" w:styleId="Footer">
    <w:name w:val="footer"/>
    <w:basedOn w:val="Normal"/>
    <w:link w:val="FooterChar"/>
    <w:uiPriority w:val="99"/>
    <w:unhideWhenUsed/>
    <w:rsid w:val="00A0406F"/>
    <w:pPr>
      <w:tabs>
        <w:tab w:val="center" w:pos="4680"/>
        <w:tab w:val="right" w:pos="9360"/>
      </w:tabs>
    </w:pPr>
    <w:rPr>
      <w:rFonts w:ascii="Calibri" w:eastAsia="Calibri" w:hAnsi="Calibri"/>
      <w:sz w:val="22"/>
      <w:szCs w:val="22"/>
      <w:lang w:val="id-ID"/>
    </w:rPr>
  </w:style>
  <w:style w:type="character" w:customStyle="1" w:styleId="FooterChar">
    <w:name w:val="Footer Char"/>
    <w:basedOn w:val="DefaultParagraphFont"/>
    <w:link w:val="Footer"/>
    <w:uiPriority w:val="99"/>
    <w:rsid w:val="00A0406F"/>
    <w:rPr>
      <w:rFonts w:ascii="Calibri" w:eastAsia="Calibri" w:hAnsi="Calibri" w:cs="Times New Roman"/>
      <w:lang w:val="id-ID"/>
    </w:rPr>
  </w:style>
  <w:style w:type="character" w:styleId="Hyperlink">
    <w:name w:val="Hyperlink"/>
    <w:uiPriority w:val="99"/>
    <w:unhideWhenUsed/>
    <w:rsid w:val="00A0406F"/>
    <w:rPr>
      <w:color w:val="0563C1"/>
      <w:u w:val="single"/>
    </w:rPr>
  </w:style>
  <w:style w:type="table" w:styleId="TableGrid">
    <w:name w:val="Table Grid"/>
    <w:basedOn w:val="TableNormal"/>
    <w:uiPriority w:val="39"/>
    <w:rsid w:val="00A0406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040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406F"/>
    <w:rPr>
      <w:rFonts w:ascii="Segoe UI" w:eastAsia="Times New Roman" w:hAnsi="Segoe UI" w:cs="Segoe UI"/>
      <w:sz w:val="18"/>
      <w:szCs w:val="18"/>
    </w:rPr>
  </w:style>
  <w:style w:type="character" w:styleId="PlaceholderText">
    <w:name w:val="Placeholder Text"/>
    <w:uiPriority w:val="99"/>
    <w:semiHidden/>
    <w:rsid w:val="00A0406F"/>
    <w:rPr>
      <w:color w:val="808080"/>
    </w:rPr>
  </w:style>
  <w:style w:type="paragraph" w:styleId="CommentText">
    <w:name w:val="annotation text"/>
    <w:basedOn w:val="Normal"/>
    <w:link w:val="CommentTextChar"/>
    <w:uiPriority w:val="99"/>
    <w:semiHidden/>
    <w:unhideWhenUsed/>
    <w:rsid w:val="00A0406F"/>
    <w:rPr>
      <w:sz w:val="20"/>
      <w:szCs w:val="20"/>
    </w:rPr>
  </w:style>
  <w:style w:type="character" w:customStyle="1" w:styleId="CommentTextChar">
    <w:name w:val="Comment Text Char"/>
    <w:basedOn w:val="DefaultParagraphFont"/>
    <w:link w:val="CommentText"/>
    <w:uiPriority w:val="99"/>
    <w:semiHidden/>
    <w:rsid w:val="00A0406F"/>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A0406F"/>
    <w:rPr>
      <w:sz w:val="16"/>
      <w:szCs w:val="16"/>
    </w:rPr>
  </w:style>
  <w:style w:type="paragraph" w:styleId="CommentSubject">
    <w:name w:val="annotation subject"/>
    <w:basedOn w:val="CommentText"/>
    <w:next w:val="CommentText"/>
    <w:link w:val="CommentSubjectChar"/>
    <w:uiPriority w:val="99"/>
    <w:semiHidden/>
    <w:unhideWhenUsed/>
    <w:rsid w:val="00A0406F"/>
    <w:rPr>
      <w:b/>
      <w:bCs/>
    </w:rPr>
  </w:style>
  <w:style w:type="character" w:customStyle="1" w:styleId="CommentSubjectChar">
    <w:name w:val="Comment Subject Char"/>
    <w:basedOn w:val="CommentTextChar"/>
    <w:link w:val="CommentSubject"/>
    <w:uiPriority w:val="99"/>
    <w:semiHidden/>
    <w:rsid w:val="00A0406F"/>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A0406F"/>
    <w:rPr>
      <w:sz w:val="20"/>
      <w:szCs w:val="20"/>
    </w:rPr>
  </w:style>
  <w:style w:type="character" w:customStyle="1" w:styleId="FootnoteTextChar">
    <w:name w:val="Footnote Text Char"/>
    <w:basedOn w:val="DefaultParagraphFont"/>
    <w:link w:val="FootnoteText"/>
    <w:uiPriority w:val="99"/>
    <w:semiHidden/>
    <w:rsid w:val="00A0406F"/>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0406F"/>
    <w:rPr>
      <w:vertAlign w:val="superscript"/>
    </w:rPr>
  </w:style>
  <w:style w:type="paragraph" w:styleId="Bibliography">
    <w:name w:val="Bibliography"/>
    <w:basedOn w:val="Normal"/>
    <w:next w:val="Normal"/>
    <w:uiPriority w:val="37"/>
    <w:unhideWhenUsed/>
    <w:rsid w:val="00A0406F"/>
    <w:pPr>
      <w:tabs>
        <w:tab w:val="left" w:pos="384"/>
      </w:tabs>
      <w:ind w:left="384" w:hanging="384"/>
    </w:pPr>
  </w:style>
  <w:style w:type="paragraph" w:styleId="NormalWeb">
    <w:name w:val="Normal (Web)"/>
    <w:basedOn w:val="Normal"/>
    <w:uiPriority w:val="99"/>
    <w:semiHidden/>
    <w:unhideWhenUsed/>
    <w:rsid w:val="00A0406F"/>
    <w:pPr>
      <w:spacing w:before="100" w:beforeAutospacing="1" w:after="100" w:afterAutospacing="1"/>
    </w:pPr>
  </w:style>
  <w:style w:type="character" w:customStyle="1" w:styleId="sw">
    <w:name w:val="sw"/>
    <w:basedOn w:val="DefaultParagraphFont"/>
    <w:rsid w:val="00A0406F"/>
  </w:style>
  <w:style w:type="paragraph" w:styleId="HTMLPreformatted">
    <w:name w:val="HTML Preformatted"/>
    <w:basedOn w:val="Normal"/>
    <w:link w:val="HTMLPreformattedChar"/>
    <w:uiPriority w:val="99"/>
    <w:semiHidden/>
    <w:unhideWhenUsed/>
    <w:rsid w:val="00A040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0406F"/>
    <w:rPr>
      <w:rFonts w:ascii="Courier New" w:eastAsia="Times New Roman" w:hAnsi="Courier New" w:cs="Courier New"/>
      <w:sz w:val="20"/>
      <w:szCs w:val="20"/>
    </w:rPr>
  </w:style>
  <w:style w:type="table" w:styleId="PlainTable4">
    <w:name w:val="Plain Table 4"/>
    <w:basedOn w:val="TableNormal"/>
    <w:uiPriority w:val="44"/>
    <w:rsid w:val="00A0406F"/>
    <w:pPr>
      <w:spacing w:after="0" w:line="240" w:lineRule="auto"/>
    </w:pPr>
    <w:rPr>
      <w:rFonts w:ascii="Calibri" w:eastAsia="Calibri"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ynqvb">
    <w:name w:val="rynqvb"/>
    <w:basedOn w:val="DefaultParagraphFont"/>
    <w:rsid w:val="00A0406F"/>
  </w:style>
  <w:style w:type="paragraph" w:styleId="Header">
    <w:name w:val="header"/>
    <w:basedOn w:val="Normal"/>
    <w:link w:val="HeaderChar"/>
    <w:uiPriority w:val="99"/>
    <w:unhideWhenUsed/>
    <w:rsid w:val="00A0406F"/>
    <w:pPr>
      <w:tabs>
        <w:tab w:val="center" w:pos="4680"/>
        <w:tab w:val="right" w:pos="9360"/>
      </w:tabs>
    </w:pPr>
  </w:style>
  <w:style w:type="character" w:customStyle="1" w:styleId="HeaderChar">
    <w:name w:val="Header Char"/>
    <w:basedOn w:val="DefaultParagraphFont"/>
    <w:link w:val="Header"/>
    <w:uiPriority w:val="99"/>
    <w:rsid w:val="00A0406F"/>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076</Words>
  <Characters>11838</Characters>
  <Application>Microsoft Office Word</Application>
  <DocSecurity>0</DocSecurity>
  <Lines>98</Lines>
  <Paragraphs>27</Paragraphs>
  <ScaleCrop>false</ScaleCrop>
  <Company/>
  <LinksUpToDate>false</LinksUpToDate>
  <CharactersWithSpaces>13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y Samudra</dc:creator>
  <cp:keywords/>
  <dc:description/>
  <cp:lastModifiedBy>Sandy Samudra</cp:lastModifiedBy>
  <cp:revision>2</cp:revision>
  <cp:lastPrinted>2023-11-02T06:30:00Z</cp:lastPrinted>
  <dcterms:created xsi:type="dcterms:W3CDTF">2023-11-02T06:32:00Z</dcterms:created>
  <dcterms:modified xsi:type="dcterms:W3CDTF">2023-11-02T06:32:00Z</dcterms:modified>
</cp:coreProperties>
</file>